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DC9374" w14:textId="470DB297" w:rsidR="001456DE" w:rsidRPr="00E25D40" w:rsidRDefault="001456DE" w:rsidP="00E25D40">
      <w:pPr>
        <w:jc w:val="center"/>
        <w:rPr>
          <w:rFonts w:ascii="Times New Roman" w:hAnsi="Times New Roman" w:cs="Times New Roman"/>
          <w:b/>
          <w:bCs/>
        </w:rPr>
      </w:pPr>
      <w:r w:rsidRPr="00E25D40">
        <w:rPr>
          <w:rFonts w:ascii="Times New Roman" w:hAnsi="Times New Roman" w:cs="Times New Roman"/>
          <w:b/>
          <w:bCs/>
        </w:rPr>
        <w:t>Research Letters</w:t>
      </w:r>
      <w:r w:rsidR="00B371AD" w:rsidRPr="00E25D40">
        <w:rPr>
          <w:rFonts w:ascii="Times New Roman" w:hAnsi="Times New Roman" w:cs="Times New Roman"/>
          <w:b/>
          <w:bCs/>
        </w:rPr>
        <w:br/>
        <w:t>(</w:t>
      </w:r>
      <w:r w:rsidR="007E7DF6" w:rsidRPr="00E25D40">
        <w:rPr>
          <w:rFonts w:ascii="Times New Roman" w:hAnsi="Times New Roman" w:cs="Times New Roman"/>
          <w:b/>
          <w:bCs/>
        </w:rPr>
        <w:t xml:space="preserve">Word Limit: </w:t>
      </w:r>
      <w:r w:rsidR="00B371AD" w:rsidRPr="00E25D40">
        <w:rPr>
          <w:rFonts w:ascii="Times New Roman" w:hAnsi="Times New Roman" w:cs="Times New Roman"/>
          <w:b/>
          <w:bCs/>
        </w:rPr>
        <w:t>Generally no more than 750 words)</w:t>
      </w:r>
    </w:p>
    <w:p w14:paraId="291ADBC1" w14:textId="2F694E40" w:rsidR="00D253D3" w:rsidRPr="00E25D40" w:rsidRDefault="0033340D" w:rsidP="00D253D3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</w:rPr>
        <w:br/>
      </w:r>
      <w:r w:rsidR="00D253D3" w:rsidRPr="00E25D40">
        <w:rPr>
          <w:rFonts w:ascii="Times New Roman" w:hAnsi="Times New Roman" w:cs="Times New Roman"/>
          <w:b/>
          <w:bCs/>
        </w:rPr>
        <w:t>Description</w:t>
      </w:r>
      <w:r w:rsidR="00D253D3" w:rsidRPr="00E25D40">
        <w:rPr>
          <w:rFonts w:ascii="Times New Roman" w:hAnsi="Times New Roman" w:cs="Times New Roman"/>
        </w:rPr>
        <w:t>:</w:t>
      </w:r>
      <w:r w:rsidR="00D253D3" w:rsidRPr="00E25D40">
        <w:rPr>
          <w:rFonts w:ascii="Times New Roman" w:hAnsi="Times New Roman" w:cs="Times New Roman"/>
          <w:b/>
          <w:bCs/>
        </w:rPr>
        <w:t xml:space="preserve"> </w:t>
      </w:r>
      <w:r w:rsidR="00D253D3" w:rsidRPr="00E25D40">
        <w:rPr>
          <w:rFonts w:ascii="Times New Roman" w:hAnsi="Times New Roman" w:cs="Times New Roman"/>
        </w:rPr>
        <w:t>Research Letters are brief articles detailing original research in progress that are 750 words or less (excluding References, Figures, and Tables).</w:t>
      </w:r>
    </w:p>
    <w:p w14:paraId="066D44FF" w14:textId="77777777" w:rsidR="00D253D3" w:rsidRPr="00E25D40" w:rsidRDefault="00D253D3" w:rsidP="00D253D3">
      <w:pPr>
        <w:rPr>
          <w:rFonts w:ascii="Times New Roman" w:hAnsi="Times New Roman" w:cs="Times New Roman"/>
          <w:b/>
          <w:bCs/>
        </w:rPr>
      </w:pPr>
    </w:p>
    <w:p w14:paraId="2F67B9C9" w14:textId="77777777" w:rsidR="00E25D40" w:rsidRPr="003B3743" w:rsidRDefault="00E25D40" w:rsidP="00E25D40">
      <w:pPr>
        <w:rPr>
          <w:rFonts w:ascii="Times New Roman" w:hAnsi="Times New Roman" w:cs="Times New Roman"/>
        </w:rPr>
      </w:pPr>
      <w:r w:rsidRPr="003B3743">
        <w:rPr>
          <w:rFonts w:ascii="Times New Roman" w:hAnsi="Times New Roman" w:cs="Times New Roman"/>
          <w:b/>
          <w:bCs/>
        </w:rPr>
        <w:t>Document Format</w:t>
      </w:r>
      <w:r w:rsidRPr="003B3743">
        <w:rPr>
          <w:rFonts w:ascii="Times New Roman" w:hAnsi="Times New Roman" w:cs="Times New Roman"/>
        </w:rPr>
        <w:t xml:space="preserve">: Submissions must be Word documents; number all pages and use Times New Roman font. Do not submit PDFs or use line numbers. Visit HPHR’s online </w:t>
      </w:r>
      <w:hyperlink r:id="rId7" w:history="1">
        <w:r w:rsidRPr="003B3743">
          <w:rPr>
            <w:rStyle w:val="Hyperlink"/>
            <w:rFonts w:ascii="Times New Roman" w:hAnsi="Times New Roman" w:cs="Times New Roman"/>
          </w:rPr>
          <w:t>Submission Preparation Guidelines</w:t>
        </w:r>
      </w:hyperlink>
      <w:r w:rsidRPr="003B3743">
        <w:rPr>
          <w:rFonts w:ascii="Times New Roman" w:hAnsi="Times New Roman" w:cs="Times New Roman"/>
        </w:rPr>
        <w:t xml:space="preserve"> (HPHR.org/hphr-submission-preparation/) for additional details on formatting (font, point sizes, page numbering); language, tables, images and other media, figures, tables, photographs, and style. </w:t>
      </w:r>
    </w:p>
    <w:p w14:paraId="7EDA49BD" w14:textId="77777777" w:rsidR="00D253D3" w:rsidRPr="00E25D40" w:rsidRDefault="00D253D3" w:rsidP="00D253D3">
      <w:pPr>
        <w:rPr>
          <w:rFonts w:ascii="Times New Roman" w:hAnsi="Times New Roman" w:cs="Times New Roman"/>
        </w:rPr>
      </w:pPr>
    </w:p>
    <w:p w14:paraId="2535CF81" w14:textId="64EBEAFD" w:rsidR="00C5505F" w:rsidRPr="00E25D40" w:rsidRDefault="000124AB" w:rsidP="00C5505F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  <w:b/>
          <w:bCs/>
        </w:rPr>
        <w:t>Cover Letter</w:t>
      </w:r>
      <w:r w:rsidRPr="00E25D40">
        <w:rPr>
          <w:rFonts w:ascii="Times New Roman" w:hAnsi="Times New Roman" w:cs="Times New Roman"/>
        </w:rPr>
        <w:br/>
      </w:r>
      <w:r w:rsidR="00C5505F" w:rsidRPr="00E25D40">
        <w:rPr>
          <w:rFonts w:ascii="Times New Roman" w:hAnsi="Times New Roman" w:cs="Times New Roman"/>
        </w:rPr>
        <w:t xml:space="preserve">Your submission should include a </w:t>
      </w:r>
      <w:r w:rsidR="00C5505F" w:rsidRPr="00E25D40">
        <w:rPr>
          <w:rFonts w:ascii="Times New Roman" w:hAnsi="Times New Roman" w:cs="Times New Roman"/>
        </w:rPr>
        <w:t xml:space="preserve">cover letter </w:t>
      </w:r>
      <w:r w:rsidR="00C5505F" w:rsidRPr="00E25D40">
        <w:rPr>
          <w:rFonts w:ascii="Times New Roman" w:hAnsi="Times New Roman" w:cs="Times New Roman"/>
        </w:rPr>
        <w:t xml:space="preserve">that </w:t>
      </w:r>
      <w:r w:rsidR="00621C79" w:rsidRPr="00E25D40">
        <w:rPr>
          <w:rFonts w:ascii="Times New Roman" w:hAnsi="Times New Roman" w:cs="Times New Roman"/>
        </w:rPr>
        <w:t xml:space="preserve">details: </w:t>
      </w:r>
      <w:r w:rsidR="00621C79" w:rsidRPr="00E25D40">
        <w:rPr>
          <w:rFonts w:ascii="Times New Roman" w:hAnsi="Times New Roman" w:cs="Times New Roman"/>
        </w:rPr>
        <w:br/>
      </w:r>
    </w:p>
    <w:p w14:paraId="1C665A70" w14:textId="677F0FC8" w:rsidR="00C5505F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 xml:space="preserve">The submission type (i.e., original research article, review article, etc.). </w:t>
      </w:r>
      <w:r w:rsidR="00621C79" w:rsidRPr="00E25D40">
        <w:rPr>
          <w:rFonts w:ascii="Times New Roman" w:hAnsi="Times New Roman" w:cs="Times New Roman"/>
        </w:rPr>
        <w:br/>
      </w:r>
    </w:p>
    <w:p w14:paraId="1DA8349C" w14:textId="67F61456" w:rsidR="00C5505F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>Article word count (main-text only, excluding References</w:t>
      </w:r>
      <w:r w:rsidR="0033340D" w:rsidRPr="00E25D40">
        <w:rPr>
          <w:rFonts w:ascii="Times New Roman" w:hAnsi="Times New Roman" w:cs="Times New Roman"/>
        </w:rPr>
        <w:t xml:space="preserve">, Figures, Tables, etc. </w:t>
      </w:r>
      <w:r w:rsidRPr="00E25D40">
        <w:rPr>
          <w:rFonts w:ascii="Times New Roman" w:hAnsi="Times New Roman" w:cs="Times New Roman"/>
        </w:rPr>
        <w:t xml:space="preserve">). </w:t>
      </w:r>
      <w:r w:rsidR="00621C79" w:rsidRPr="00E25D40">
        <w:rPr>
          <w:rFonts w:ascii="Times New Roman" w:hAnsi="Times New Roman" w:cs="Times New Roman"/>
        </w:rPr>
        <w:br/>
      </w:r>
    </w:p>
    <w:p w14:paraId="58F707CE" w14:textId="7F05F788" w:rsidR="00C5505F" w:rsidRPr="00E25D40" w:rsidRDefault="000124AB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>The edition to which it is being submitted</w:t>
      </w:r>
      <w:r w:rsidR="0033340D" w:rsidRPr="00E25D40">
        <w:rPr>
          <w:rFonts w:ascii="Times New Roman" w:hAnsi="Times New Roman" w:cs="Times New Roman"/>
        </w:rPr>
        <w:t xml:space="preserve"> (see below)</w:t>
      </w:r>
      <w:r w:rsidR="00C5505F" w:rsidRPr="00E25D40">
        <w:rPr>
          <w:rFonts w:ascii="Times New Roman" w:hAnsi="Times New Roman" w:cs="Times New Roman"/>
        </w:rPr>
        <w:t xml:space="preserve">. </w:t>
      </w:r>
      <w:r w:rsidR="00621C79" w:rsidRPr="00E25D40">
        <w:rPr>
          <w:rFonts w:ascii="Times New Roman" w:hAnsi="Times New Roman" w:cs="Times New Roman"/>
        </w:rPr>
        <w:br/>
      </w:r>
    </w:p>
    <w:p w14:paraId="659E8166" w14:textId="34D5244C" w:rsidR="0033340D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 xml:space="preserve">All named authors that have contributed to the submission, and whom grant HPHR permission to review and (if selected) publish their work. </w:t>
      </w:r>
      <w:r w:rsidR="0033340D" w:rsidRPr="00E25D40">
        <w:rPr>
          <w:rFonts w:ascii="Times New Roman" w:hAnsi="Times New Roman" w:cs="Times New Roman"/>
        </w:rPr>
        <w:br/>
      </w:r>
    </w:p>
    <w:p w14:paraId="17F36073" w14:textId="3A0A4550" w:rsidR="00C5505F" w:rsidRPr="00E25D40" w:rsidRDefault="0033340D" w:rsidP="0033340D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>Indicate the name, address, and email of the corresponding author.</w:t>
      </w:r>
      <w:r w:rsidR="00621C79" w:rsidRPr="00E25D40">
        <w:rPr>
          <w:rFonts w:ascii="Times New Roman" w:hAnsi="Times New Roman" w:cs="Times New Roman"/>
        </w:rPr>
        <w:br/>
      </w:r>
    </w:p>
    <w:p w14:paraId="6EC7E3DB" w14:textId="37F16946" w:rsidR="00C5505F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 xml:space="preserve">Disclosure statement (i.e., indicating whether any of the authors have personal, commercial, or financial interests that are relevant to the research and opinions represented in the work submitted to HPHR). </w:t>
      </w:r>
      <w:r w:rsidR="00621C79" w:rsidRPr="00E25D40">
        <w:rPr>
          <w:rFonts w:ascii="Times New Roman" w:hAnsi="Times New Roman" w:cs="Times New Roman"/>
        </w:rPr>
        <w:br/>
      </w:r>
    </w:p>
    <w:p w14:paraId="057D3EB9" w14:textId="43606F88" w:rsidR="00C5505F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 xml:space="preserve">Attestation that the manuscript is not currently under consideration by another publication and/or has not previously been published elsewhere. </w:t>
      </w:r>
      <w:r w:rsidR="00621C79" w:rsidRPr="00E25D40">
        <w:rPr>
          <w:rFonts w:ascii="Times New Roman" w:hAnsi="Times New Roman" w:cs="Times New Roman"/>
        </w:rPr>
        <w:br/>
      </w:r>
    </w:p>
    <w:p w14:paraId="4304133E" w14:textId="3D629084" w:rsidR="00621C79" w:rsidRPr="00E25D40" w:rsidRDefault="00C5505F" w:rsidP="00C5505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color w:val="C00000"/>
        </w:rPr>
      </w:pPr>
      <w:r w:rsidRPr="00E25D40">
        <w:rPr>
          <w:rFonts w:ascii="Times New Roman" w:hAnsi="Times New Roman" w:cs="Times New Roman"/>
        </w:rPr>
        <w:t xml:space="preserve">A brief </w:t>
      </w:r>
      <w:r w:rsidR="00787538" w:rsidRPr="00E25D40">
        <w:rPr>
          <w:rFonts w:ascii="Times New Roman" w:hAnsi="Times New Roman" w:cs="Times New Roman"/>
        </w:rPr>
        <w:t xml:space="preserve">description of the </w:t>
      </w:r>
      <w:r w:rsidRPr="00E25D40">
        <w:rPr>
          <w:rFonts w:ascii="Times New Roman" w:hAnsi="Times New Roman" w:cs="Times New Roman"/>
        </w:rPr>
        <w:t>background</w:t>
      </w:r>
      <w:r w:rsidR="00787538" w:rsidRPr="00E25D40">
        <w:rPr>
          <w:rFonts w:ascii="Times New Roman" w:hAnsi="Times New Roman" w:cs="Times New Roman"/>
        </w:rPr>
        <w:t xml:space="preserve"> and </w:t>
      </w:r>
      <w:r w:rsidRPr="00E25D40">
        <w:rPr>
          <w:rFonts w:ascii="Times New Roman" w:hAnsi="Times New Roman" w:cs="Times New Roman"/>
        </w:rPr>
        <w:t>relevance of the manuscript to public health</w:t>
      </w:r>
      <w:r w:rsidR="00787538" w:rsidRPr="00E25D40">
        <w:rPr>
          <w:rFonts w:ascii="Times New Roman" w:hAnsi="Times New Roman" w:cs="Times New Roman"/>
        </w:rPr>
        <w:t>.</w:t>
      </w:r>
      <w:r w:rsidR="00621C79" w:rsidRPr="00E25D40">
        <w:rPr>
          <w:rFonts w:ascii="Times New Roman" w:hAnsi="Times New Roman" w:cs="Times New Roman"/>
        </w:rPr>
        <w:br/>
      </w:r>
    </w:p>
    <w:p w14:paraId="30DC03EB" w14:textId="11FA74A2" w:rsidR="00C5505F" w:rsidRPr="00E25D40" w:rsidRDefault="00621C79" w:rsidP="00621C79">
      <w:pPr>
        <w:pStyle w:val="ListParagraph"/>
        <w:numPr>
          <w:ilvl w:val="0"/>
          <w:numId w:val="3"/>
        </w:numPr>
        <w:shd w:val="clear" w:color="auto" w:fill="FFFFFF"/>
        <w:rPr>
          <w:rFonts w:ascii="Times New Roman" w:eastAsia="Times New Roman" w:hAnsi="Times New Roman" w:cs="Times New Roman"/>
          <w:color w:val="000000"/>
        </w:rPr>
      </w:pPr>
      <w:r w:rsidRPr="00E25D40">
        <w:rPr>
          <w:rFonts w:ascii="Times New Roman" w:eastAsia="Times New Roman" w:hAnsi="Times New Roman" w:cs="Times New Roman"/>
          <w:color w:val="000000"/>
        </w:rPr>
        <w:t>IRB statement</w:t>
      </w:r>
      <w:r w:rsidRPr="00E25D40">
        <w:rPr>
          <w:rFonts w:ascii="Times New Roman" w:eastAsia="Times New Roman" w:hAnsi="Times New Roman" w:cs="Times New Roman"/>
          <w:color w:val="000000"/>
        </w:rPr>
        <w:t>, as appropriate (</w:t>
      </w:r>
      <w:r w:rsidRPr="00E25D40">
        <w:rPr>
          <w:rFonts w:ascii="Times New Roman" w:eastAsia="Times New Roman" w:hAnsi="Times New Roman" w:cs="Times New Roman"/>
          <w:color w:val="000000"/>
        </w:rPr>
        <w:t>IRB Protocol number or statement of exemption</w:t>
      </w:r>
      <w:r w:rsidRPr="00E25D40">
        <w:rPr>
          <w:rFonts w:ascii="Times New Roman" w:eastAsia="Times New Roman" w:hAnsi="Times New Roman" w:cs="Times New Roman"/>
          <w:color w:val="000000"/>
        </w:rPr>
        <w:t>)</w:t>
      </w:r>
    </w:p>
    <w:p w14:paraId="2287CC9B" w14:textId="77777777" w:rsidR="000124AB" w:rsidRPr="00E25D40" w:rsidRDefault="000124AB" w:rsidP="000124AB">
      <w:pPr>
        <w:pBdr>
          <w:bottom w:val="single" w:sz="6" w:space="1" w:color="auto"/>
        </w:pBdr>
        <w:rPr>
          <w:rFonts w:ascii="Times New Roman" w:hAnsi="Times New Roman" w:cs="Times New Roman"/>
          <w:b/>
          <w:u w:val="single"/>
        </w:rPr>
      </w:pPr>
    </w:p>
    <w:p w14:paraId="6CEB3FE0" w14:textId="77777777" w:rsidR="000124AB" w:rsidRPr="00E25D40" w:rsidRDefault="000124AB" w:rsidP="000124AB">
      <w:pPr>
        <w:rPr>
          <w:rFonts w:ascii="Times New Roman" w:hAnsi="Times New Roman" w:cs="Times New Roman"/>
          <w:b/>
          <w:bCs/>
        </w:rPr>
      </w:pPr>
    </w:p>
    <w:p w14:paraId="51DEDEC9" w14:textId="7F16F3B0" w:rsidR="0033340D" w:rsidRPr="00E25D40" w:rsidRDefault="00E25D40" w:rsidP="000124A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column"/>
      </w:r>
      <w:r w:rsidR="000124AB" w:rsidRPr="00E25D40">
        <w:rPr>
          <w:rFonts w:ascii="Times New Roman" w:hAnsi="Times New Roman" w:cs="Times New Roman"/>
          <w:b/>
          <w:bCs/>
        </w:rPr>
        <w:lastRenderedPageBreak/>
        <w:t>Research Letter Manuscript</w:t>
      </w:r>
      <w:r w:rsidR="000124AB" w:rsidRPr="00E25D40">
        <w:rPr>
          <w:rFonts w:ascii="Times New Roman" w:hAnsi="Times New Roman" w:cs="Times New Roman"/>
          <w:b/>
          <w:bCs/>
        </w:rPr>
        <w:br/>
      </w:r>
    </w:p>
    <w:p w14:paraId="4BA5C88B" w14:textId="69A74A6B" w:rsidR="003D4523" w:rsidRPr="00E25D40" w:rsidRDefault="000124AB" w:rsidP="000124AB">
      <w:pPr>
        <w:rPr>
          <w:rFonts w:ascii="Times New Roman" w:hAnsi="Times New Roman" w:cs="Times New Roman"/>
          <w:b/>
          <w:bCs/>
        </w:rPr>
      </w:pPr>
      <w:r w:rsidRPr="00E25D40">
        <w:rPr>
          <w:rFonts w:ascii="Times New Roman" w:hAnsi="Times New Roman" w:cs="Times New Roman"/>
          <w:b/>
          <w:bCs/>
        </w:rPr>
        <w:t xml:space="preserve">Designate the </w:t>
      </w:r>
      <w:r w:rsidR="003D4523" w:rsidRPr="00E25D40">
        <w:rPr>
          <w:rFonts w:ascii="Times New Roman" w:hAnsi="Times New Roman" w:cs="Times New Roman"/>
          <w:b/>
          <w:bCs/>
        </w:rPr>
        <w:t xml:space="preserve">edition(s) </w:t>
      </w:r>
      <w:r w:rsidRPr="00E25D40">
        <w:rPr>
          <w:rFonts w:ascii="Times New Roman" w:hAnsi="Times New Roman" w:cs="Times New Roman"/>
          <w:b/>
          <w:bCs/>
        </w:rPr>
        <w:t xml:space="preserve">for which this piece should be </w:t>
      </w:r>
      <w:r w:rsidR="003D4523" w:rsidRPr="00E25D40">
        <w:rPr>
          <w:rFonts w:ascii="Times New Roman" w:hAnsi="Times New Roman" w:cs="Times New Roman"/>
          <w:b/>
          <w:bCs/>
        </w:rPr>
        <w:t>considered</w:t>
      </w:r>
      <w:r w:rsidRPr="00E25D40">
        <w:rPr>
          <w:rFonts w:ascii="Times New Roman" w:hAnsi="Times New Roman" w:cs="Times New Roman"/>
          <w:b/>
          <w:bCs/>
        </w:rPr>
        <w:t xml:space="preserve">. </w:t>
      </w:r>
      <w:r w:rsidR="003D4523" w:rsidRPr="00E25D40">
        <w:rPr>
          <w:rFonts w:ascii="Times New Roman" w:hAnsi="Times New Roman" w:cs="Times New Roman"/>
          <w:b/>
          <w:bCs/>
        </w:rPr>
        <w:t xml:space="preserve">If you are not sure, select “Edition – Other”. </w:t>
      </w:r>
    </w:p>
    <w:p w14:paraId="7D11B496" w14:textId="77777777" w:rsidR="001456DE" w:rsidRPr="00E25D40" w:rsidRDefault="001456DE" w:rsidP="001456DE">
      <w:pPr>
        <w:rPr>
          <w:rFonts w:ascii="Times New Roman" w:hAnsi="Times New Roman" w:cs="Times New Roman"/>
          <w:b/>
          <w:bCs/>
          <w:u w:val="single"/>
        </w:rPr>
      </w:pPr>
    </w:p>
    <w:p w14:paraId="36BC0ECF" w14:textId="77777777" w:rsidR="00BF5044" w:rsidRPr="00E25D40" w:rsidRDefault="00BF5044" w:rsidP="00BF504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34 – Maternal and Child Health</w:t>
      </w:r>
    </w:p>
    <w:p w14:paraId="6790EFCB" w14:textId="77777777" w:rsidR="00BF5044" w:rsidRPr="00E25D40" w:rsidRDefault="00BF5044" w:rsidP="00BF504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35 – Immigration</w:t>
      </w:r>
    </w:p>
    <w:p w14:paraId="3E4C1B5C" w14:textId="77777777" w:rsidR="00BF5044" w:rsidRPr="00E25D40" w:rsidRDefault="00BF5044" w:rsidP="00BF504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 xml:space="preserve">Edition 36 – Anniversary of HIV </w:t>
      </w:r>
    </w:p>
    <w:p w14:paraId="08C25F62" w14:textId="77777777" w:rsidR="00BF5044" w:rsidRPr="00E25D40" w:rsidRDefault="00BF5044" w:rsidP="00BF504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37 – Health Communication and Education</w:t>
      </w:r>
    </w:p>
    <w:p w14:paraId="23D1E69B" w14:textId="77777777" w:rsidR="00BF5044" w:rsidRPr="00E25D40" w:rsidRDefault="00BF5044" w:rsidP="00BF504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 xml:space="preserve">Edition 39 – Public Health Entrepreneurship &amp; Innovation  </w:t>
      </w:r>
    </w:p>
    <w:p w14:paraId="46887E08" w14:textId="77777777" w:rsidR="00BF5044" w:rsidRPr="00E25D40" w:rsidRDefault="00BF5044" w:rsidP="00BF504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40 – Food and Nutrition</w:t>
      </w:r>
    </w:p>
    <w:p w14:paraId="7D57DBCF" w14:textId="77777777" w:rsidR="00BF5044" w:rsidRPr="00E25D40" w:rsidRDefault="00BF5044" w:rsidP="00BF504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 xml:space="preserve">Edition 41 – Addiction and Substance Use </w:t>
      </w:r>
    </w:p>
    <w:p w14:paraId="2E988B69" w14:textId="77777777" w:rsidR="00BF5044" w:rsidRPr="00E25D40" w:rsidRDefault="00BF5044" w:rsidP="00BF504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 xml:space="preserve">Edition 42 – Human Trafficking </w:t>
      </w:r>
    </w:p>
    <w:p w14:paraId="2D2914AF" w14:textId="77777777" w:rsidR="00BF5044" w:rsidRPr="00E25D40" w:rsidRDefault="00BF5044" w:rsidP="00BF504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43 – Gun Violence</w:t>
      </w:r>
    </w:p>
    <w:p w14:paraId="1C0B59BD" w14:textId="77777777" w:rsidR="00BF5044" w:rsidRPr="00E25D40" w:rsidRDefault="00BF5044" w:rsidP="00BF504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353535"/>
        </w:rPr>
      </w:pPr>
      <w:r w:rsidRPr="00E25D40">
        <w:rPr>
          <w:rFonts w:ascii="Times New Roman" w:hAnsi="Times New Roman" w:cs="Times New Roman"/>
          <w:color w:val="353535"/>
        </w:rPr>
        <w:t>Edition – Other</w:t>
      </w:r>
    </w:p>
    <w:p w14:paraId="5EE243B6" w14:textId="77777777" w:rsidR="00BF5044" w:rsidRPr="00E25D40" w:rsidRDefault="00BF5044" w:rsidP="001456DE">
      <w:pPr>
        <w:rPr>
          <w:rFonts w:ascii="Times New Roman" w:hAnsi="Times New Roman" w:cs="Times New Roman"/>
        </w:rPr>
      </w:pPr>
    </w:p>
    <w:p w14:paraId="2B49CA77" w14:textId="1249D801" w:rsidR="001456DE" w:rsidRPr="00E25D40" w:rsidRDefault="003D4523" w:rsidP="001456DE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  <w:b/>
          <w:bCs/>
        </w:rPr>
        <w:t>Title</w:t>
      </w:r>
      <w:r w:rsidRPr="00E25D40">
        <w:rPr>
          <w:rFonts w:ascii="Times New Roman" w:hAnsi="Times New Roman" w:cs="Times New Roman"/>
        </w:rPr>
        <w:t xml:space="preserve">: </w:t>
      </w:r>
      <w:r w:rsidR="001456DE" w:rsidRPr="00E25D40">
        <w:rPr>
          <w:rFonts w:ascii="Times New Roman" w:hAnsi="Times New Roman" w:cs="Times New Roman"/>
        </w:rPr>
        <w:t xml:space="preserve">Insert </w:t>
      </w:r>
      <w:r w:rsidR="001456DE" w:rsidRPr="00E25D40">
        <w:rPr>
          <w:rFonts w:ascii="Times New Roman" w:hAnsi="Times New Roman" w:cs="Times New Roman"/>
          <w:b/>
          <w:bCs/>
        </w:rPr>
        <w:t>title</w:t>
      </w:r>
      <w:r w:rsidR="001456DE" w:rsidRPr="00E25D40">
        <w:rPr>
          <w:rFonts w:ascii="Times New Roman" w:hAnsi="Times New Roman" w:cs="Times New Roman"/>
        </w:rPr>
        <w:t xml:space="preserve"> here.</w:t>
      </w:r>
    </w:p>
    <w:p w14:paraId="48E90754" w14:textId="77777777" w:rsidR="001456DE" w:rsidRPr="00E25D40" w:rsidRDefault="001456DE" w:rsidP="001456DE">
      <w:pPr>
        <w:rPr>
          <w:rFonts w:ascii="Times New Roman" w:hAnsi="Times New Roman" w:cs="Times New Roman"/>
        </w:rPr>
      </w:pPr>
    </w:p>
    <w:p w14:paraId="2ECB0206" w14:textId="77777777" w:rsidR="001456DE" w:rsidRPr="00E25D40" w:rsidRDefault="001456DE" w:rsidP="001456DE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  <w:b/>
          <w:bCs/>
        </w:rPr>
        <w:t>Author List and Institutional Affiliations</w:t>
      </w:r>
      <w:r w:rsidRPr="00E25D40">
        <w:rPr>
          <w:rFonts w:ascii="Times New Roman" w:hAnsi="Times New Roman" w:cs="Times New Roman"/>
        </w:rPr>
        <w:t xml:space="preserve">: Insert the full </w:t>
      </w:r>
      <w:r w:rsidRPr="00E25D40">
        <w:rPr>
          <w:rFonts w:ascii="Times New Roman" w:hAnsi="Times New Roman" w:cs="Times New Roman"/>
          <w:b/>
          <w:bCs/>
        </w:rPr>
        <w:t>author list</w:t>
      </w:r>
      <w:r w:rsidRPr="00E25D40">
        <w:rPr>
          <w:rFonts w:ascii="Times New Roman" w:hAnsi="Times New Roman" w:cs="Times New Roman"/>
        </w:rPr>
        <w:t xml:space="preserve"> here (note: author names should be listed in first name, last name format including relevant degrees). </w:t>
      </w:r>
      <w:r w:rsidRPr="00E25D40">
        <w:rPr>
          <w:rFonts w:ascii="Times New Roman" w:hAnsi="Times New Roman" w:cs="Times New Roman"/>
          <w:b/>
          <w:bCs/>
        </w:rPr>
        <w:t>Include each author’s institutional affiliation(s)</w:t>
      </w:r>
      <w:r w:rsidRPr="00E25D40">
        <w:rPr>
          <w:rFonts w:ascii="Times New Roman" w:hAnsi="Times New Roman" w:cs="Times New Roman"/>
        </w:rPr>
        <w:t xml:space="preserve"> and the email of the corresponding author. </w:t>
      </w:r>
    </w:p>
    <w:p w14:paraId="3D197839" w14:textId="77777777" w:rsidR="001456DE" w:rsidRPr="00E25D40" w:rsidRDefault="001456DE" w:rsidP="001456DE">
      <w:pPr>
        <w:rPr>
          <w:rFonts w:ascii="Times New Roman" w:hAnsi="Times New Roman" w:cs="Times New Roman"/>
        </w:rPr>
      </w:pPr>
    </w:p>
    <w:p w14:paraId="1525E698" w14:textId="77777777" w:rsidR="001456DE" w:rsidRPr="00E25D40" w:rsidRDefault="001456DE" w:rsidP="001456DE">
      <w:pPr>
        <w:rPr>
          <w:rFonts w:ascii="Times New Roman" w:hAnsi="Times New Roman" w:cs="Times New Roman"/>
          <w:i/>
          <w:iCs/>
        </w:rPr>
      </w:pPr>
      <w:r w:rsidRPr="00E25D40">
        <w:rPr>
          <w:rFonts w:ascii="Times New Roman" w:hAnsi="Times New Roman" w:cs="Times New Roman"/>
          <w:b/>
          <w:bCs/>
          <w:i/>
          <w:iCs/>
        </w:rPr>
        <w:t>Example</w:t>
      </w:r>
      <w:r w:rsidRPr="00E25D40">
        <w:rPr>
          <w:rFonts w:ascii="Times New Roman" w:hAnsi="Times New Roman" w:cs="Times New Roman"/>
          <w:i/>
          <w:iCs/>
        </w:rPr>
        <w:t xml:space="preserve">: </w:t>
      </w:r>
    </w:p>
    <w:p w14:paraId="6A0C1E6C" w14:textId="59FE5589" w:rsidR="001456DE" w:rsidRPr="00E25D40" w:rsidRDefault="001456DE" w:rsidP="001456DE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</w:rPr>
        <w:t xml:space="preserve">Dr. </w:t>
      </w:r>
      <w:r w:rsidR="001C543E" w:rsidRPr="00E25D40">
        <w:rPr>
          <w:rFonts w:ascii="Times New Roman" w:hAnsi="Times New Roman" w:cs="Times New Roman"/>
        </w:rPr>
        <w:t>Artful Catsmith</w:t>
      </w:r>
      <w:r w:rsidRPr="00E25D40">
        <w:rPr>
          <w:rFonts w:ascii="Times New Roman" w:hAnsi="Times New Roman" w:cs="Times New Roman"/>
        </w:rPr>
        <w:t>, PhD, Harvard University</w:t>
      </w:r>
    </w:p>
    <w:p w14:paraId="0D244143" w14:textId="42E86EAC" w:rsidR="00C5505F" w:rsidRPr="00E25D40" w:rsidRDefault="00C5505F" w:rsidP="001456DE">
      <w:pPr>
        <w:rPr>
          <w:rFonts w:ascii="Times New Roman" w:hAnsi="Times New Roman" w:cs="Times New Roman"/>
        </w:rPr>
      </w:pPr>
    </w:p>
    <w:p w14:paraId="69EA9353" w14:textId="1758C3F2" w:rsidR="00C5505F" w:rsidRPr="00E25D40" w:rsidRDefault="00C5505F" w:rsidP="001456DE">
      <w:pPr>
        <w:rPr>
          <w:rFonts w:ascii="Times New Roman" w:hAnsi="Times New Roman" w:cs="Times New Roman"/>
          <w:b/>
          <w:bCs/>
        </w:rPr>
      </w:pPr>
      <w:r w:rsidRPr="00E25D40">
        <w:rPr>
          <w:rFonts w:ascii="Times New Roman" w:hAnsi="Times New Roman" w:cs="Times New Roman"/>
          <w:b/>
          <w:bCs/>
        </w:rPr>
        <w:t>Corresponding Author Information</w:t>
      </w:r>
      <w:r w:rsidRPr="00E25D40">
        <w:rPr>
          <w:rFonts w:ascii="Times New Roman" w:hAnsi="Times New Roman" w:cs="Times New Roman"/>
        </w:rPr>
        <w:t xml:space="preserve">: Indicate name, affiliation, and contact information for the corresponding author. </w:t>
      </w:r>
    </w:p>
    <w:p w14:paraId="6DF800D4" w14:textId="77777777" w:rsidR="001456DE" w:rsidRPr="00E25D40" w:rsidRDefault="001456DE" w:rsidP="001456DE">
      <w:pPr>
        <w:rPr>
          <w:rFonts w:ascii="Times New Roman" w:hAnsi="Times New Roman" w:cs="Times New Roman"/>
        </w:rPr>
      </w:pPr>
    </w:p>
    <w:p w14:paraId="5E44BEEC" w14:textId="79FF50CA" w:rsidR="001456DE" w:rsidRPr="00E25D40" w:rsidRDefault="001456DE" w:rsidP="001456DE">
      <w:pPr>
        <w:rPr>
          <w:rFonts w:ascii="Times New Roman" w:hAnsi="Times New Roman" w:cs="Times New Roman"/>
        </w:rPr>
      </w:pPr>
      <w:r w:rsidRPr="00E25D40">
        <w:rPr>
          <w:rFonts w:ascii="Times New Roman" w:hAnsi="Times New Roman" w:cs="Times New Roman"/>
          <w:b/>
          <w:bCs/>
        </w:rPr>
        <w:t>Keywords</w:t>
      </w:r>
      <w:r w:rsidRPr="00E25D40">
        <w:rPr>
          <w:rFonts w:ascii="Times New Roman" w:hAnsi="Times New Roman" w:cs="Times New Roman"/>
        </w:rPr>
        <w:t xml:space="preserve">: Include </w:t>
      </w:r>
      <w:r w:rsidRPr="00E25D40">
        <w:rPr>
          <w:rFonts w:ascii="Times New Roman" w:hAnsi="Times New Roman" w:cs="Times New Roman"/>
          <w:b/>
          <w:bCs/>
        </w:rPr>
        <w:t>keywords</w:t>
      </w:r>
      <w:r w:rsidRPr="00E25D40">
        <w:rPr>
          <w:rFonts w:ascii="Times New Roman" w:hAnsi="Times New Roman" w:cs="Times New Roman"/>
        </w:rPr>
        <w:t xml:space="preserve"> for your article, separated by commas, here (i.e., public health, chronic disease, obesity, etc.) There should be at least two and no more than six key words.</w:t>
      </w:r>
      <w:r w:rsidR="00920B58" w:rsidRPr="00E25D40">
        <w:rPr>
          <w:rFonts w:ascii="Times New Roman" w:hAnsi="Times New Roman" w:cs="Times New Roman"/>
        </w:rPr>
        <w:t xml:space="preserve"> </w:t>
      </w:r>
      <w:r w:rsidR="00920B58" w:rsidRPr="00E25D40">
        <w:rPr>
          <w:rFonts w:ascii="Times New Roman" w:hAnsi="Times New Roman" w:cs="Times New Roman"/>
        </w:rPr>
        <w:t xml:space="preserve">Please do not use hashtags (#). </w:t>
      </w:r>
      <w:r w:rsidRPr="00E25D40">
        <w:rPr>
          <w:rFonts w:ascii="Times New Roman" w:hAnsi="Times New Roman" w:cs="Times New Roman"/>
        </w:rPr>
        <w:t xml:space="preserve"> </w:t>
      </w:r>
    </w:p>
    <w:p w14:paraId="6DFCEE8D" w14:textId="77777777" w:rsidR="001456DE" w:rsidRPr="00E25D40" w:rsidRDefault="001456DE" w:rsidP="001456D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b/>
          <w:color w:val="000000"/>
        </w:rPr>
      </w:pPr>
    </w:p>
    <w:p w14:paraId="1B587EA0" w14:textId="2C8A0436" w:rsidR="001456DE" w:rsidRPr="00E25D40" w:rsidRDefault="001456DE" w:rsidP="001456D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b/>
          <w:color w:val="000000"/>
          <w:u w:val="single"/>
        </w:rPr>
      </w:pPr>
      <w:r w:rsidRPr="00E25D40">
        <w:rPr>
          <w:rFonts w:ascii="Times New Roman" w:hAnsi="Times New Roman" w:cs="Times New Roman"/>
          <w:b/>
          <w:color w:val="000000"/>
        </w:rPr>
        <w:t>Main Text</w:t>
      </w:r>
      <w:r w:rsidRPr="00E25D40">
        <w:rPr>
          <w:rFonts w:ascii="Times New Roman" w:hAnsi="Times New Roman" w:cs="Times New Roman"/>
          <w:bCs/>
          <w:color w:val="000000"/>
        </w:rPr>
        <w:t>:</w:t>
      </w:r>
      <w:r w:rsidRPr="00E25D40">
        <w:rPr>
          <w:rFonts w:ascii="Times New Roman" w:hAnsi="Times New Roman" w:cs="Times New Roman"/>
          <w:b/>
          <w:color w:val="000000"/>
        </w:rPr>
        <w:t xml:space="preserve"> </w:t>
      </w:r>
      <w:r w:rsidRPr="00E25D40">
        <w:rPr>
          <w:rFonts w:ascii="Times New Roman" w:hAnsi="Times New Roman" w:cs="Times New Roman"/>
          <w:color w:val="000000"/>
        </w:rPr>
        <w:t xml:space="preserve">Paste the main text of your </w:t>
      </w:r>
      <w:r w:rsidR="00D62CCC" w:rsidRPr="00E25D40">
        <w:rPr>
          <w:rFonts w:ascii="Times New Roman" w:hAnsi="Times New Roman" w:cs="Times New Roman"/>
          <w:color w:val="000000"/>
        </w:rPr>
        <w:t xml:space="preserve">research article </w:t>
      </w:r>
      <w:r w:rsidRPr="00E25D40">
        <w:rPr>
          <w:rFonts w:ascii="Times New Roman" w:hAnsi="Times New Roman" w:cs="Times New Roman"/>
          <w:color w:val="000000"/>
        </w:rPr>
        <w:t xml:space="preserve">here.  </w:t>
      </w:r>
    </w:p>
    <w:p w14:paraId="2CFE8D14" w14:textId="77777777" w:rsidR="001456DE" w:rsidRPr="00E25D40" w:rsidRDefault="001456DE" w:rsidP="001456D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</w:rPr>
      </w:pPr>
    </w:p>
    <w:p w14:paraId="3C7700A6" w14:textId="77777777" w:rsidR="001456DE" w:rsidRPr="00E25D40" w:rsidRDefault="001456DE" w:rsidP="001456DE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b/>
          <w:color w:val="000000"/>
        </w:rPr>
      </w:pPr>
      <w:r w:rsidRPr="00E25D40">
        <w:rPr>
          <w:rFonts w:ascii="Times New Roman" w:hAnsi="Times New Roman" w:cs="Times New Roman"/>
          <w:b/>
          <w:color w:val="000000"/>
        </w:rPr>
        <w:t>Conclusion</w:t>
      </w:r>
      <w:r w:rsidRPr="00E25D40">
        <w:rPr>
          <w:rFonts w:ascii="Times New Roman" w:hAnsi="Times New Roman" w:cs="Times New Roman"/>
          <w:bCs/>
          <w:color w:val="000000"/>
        </w:rPr>
        <w:t>:</w:t>
      </w:r>
      <w:r w:rsidRPr="00E25D40">
        <w:rPr>
          <w:rFonts w:ascii="Times New Roman" w:hAnsi="Times New Roman" w:cs="Times New Roman"/>
          <w:b/>
          <w:color w:val="000000"/>
        </w:rPr>
        <w:t xml:space="preserve"> </w:t>
      </w:r>
      <w:r w:rsidRPr="00E25D40">
        <w:rPr>
          <w:rFonts w:ascii="Times New Roman" w:hAnsi="Times New Roman" w:cs="Times New Roman"/>
          <w:color w:val="000000"/>
        </w:rPr>
        <w:t xml:space="preserve">Paste your concluding paragraph(s) here if applicable. </w:t>
      </w:r>
    </w:p>
    <w:p w14:paraId="3C60A59D" w14:textId="77777777" w:rsidR="001456DE" w:rsidRPr="00E25D40" w:rsidRDefault="001456DE" w:rsidP="001456DE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</w:p>
    <w:p w14:paraId="485789E0" w14:textId="77777777" w:rsidR="00E25D40" w:rsidRPr="00A83AFE" w:rsidRDefault="00E25D40" w:rsidP="00E25D40">
      <w:pPr>
        <w:rPr>
          <w:rFonts w:ascii="Times New Roman" w:eastAsia="Times New Roman" w:hAnsi="Times New Roman" w:cs="Times New Roman"/>
        </w:rPr>
      </w:pPr>
      <w:r w:rsidRPr="006D08A4">
        <w:rPr>
          <w:rFonts w:ascii="Times New Roman" w:hAnsi="Times New Roman" w:cs="Times New Roman"/>
          <w:b/>
          <w:color w:val="000000"/>
        </w:rPr>
        <w:t>References</w:t>
      </w:r>
      <w:r w:rsidRPr="006D08A4">
        <w:rPr>
          <w:rFonts w:ascii="Times New Roman" w:hAnsi="Times New Roman" w:cs="Times New Roman"/>
          <w:color w:val="000000"/>
        </w:rPr>
        <w:t xml:space="preserve">: </w:t>
      </w:r>
      <w:r w:rsidRPr="005F3242">
        <w:rPr>
          <w:rFonts w:ascii="Times New Roman" w:hAnsi="Times New Roman" w:cs="Times New Roman"/>
          <w:color w:val="000000"/>
        </w:rPr>
        <w:t xml:space="preserve">Paste your in-text references here, listed in order of works cited. </w:t>
      </w:r>
      <w:r w:rsidRPr="00A83AFE">
        <w:rPr>
          <w:rFonts w:ascii="Times New Roman" w:eastAsia="Times New Roman" w:hAnsi="Times New Roman" w:cs="Times New Roman"/>
        </w:rPr>
        <w:t xml:space="preserve">All references must be prepared and submitted in accordance with the </w:t>
      </w:r>
      <w:hyperlink r:id="rId8" w:history="1">
        <w:r w:rsidRPr="00A83AFE">
          <w:rPr>
            <w:rFonts w:ascii="Times New Roman" w:eastAsia="Times New Roman" w:hAnsi="Times New Roman" w:cs="Times New Roman"/>
            <w:b/>
            <w:bCs/>
            <w:color w:val="0000FF"/>
            <w:u w:val="single"/>
          </w:rPr>
          <w:t>American Psychological Association (APA) style (7</w:t>
        </w:r>
        <w:r w:rsidRPr="00A83AFE">
          <w:rPr>
            <w:rFonts w:ascii="Times New Roman" w:eastAsia="Times New Roman" w:hAnsi="Times New Roman" w:cs="Times New Roman"/>
            <w:b/>
            <w:bCs/>
            <w:color w:val="0000FF"/>
            <w:u w:val="single"/>
            <w:vertAlign w:val="superscript"/>
          </w:rPr>
          <w:t>th</w:t>
        </w:r>
        <w:r w:rsidRPr="00A83AFE">
          <w:rPr>
            <w:rFonts w:ascii="Times New Roman" w:eastAsia="Times New Roman" w:hAnsi="Times New Roman" w:cs="Times New Roman"/>
            <w:b/>
            <w:bCs/>
            <w:color w:val="0000FF"/>
            <w:u w:val="single"/>
          </w:rPr>
          <w:t xml:space="preserve"> edition) guidelines</w:t>
        </w:r>
      </w:hyperlink>
      <w:r w:rsidRPr="00A83AFE">
        <w:rPr>
          <w:rFonts w:ascii="Times New Roman" w:eastAsia="Times New Roman" w:hAnsi="Times New Roman" w:cs="Times New Roman"/>
        </w:rPr>
        <w:t>.</w:t>
      </w:r>
    </w:p>
    <w:p w14:paraId="61513575" w14:textId="77777777" w:rsidR="00E25D40" w:rsidRPr="006D08A4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</w:p>
    <w:p w14:paraId="037CB69B" w14:textId="77777777" w:rsidR="00E25D40" w:rsidRPr="006D08A4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b/>
          <w:i/>
          <w:iCs/>
          <w:color w:val="000000"/>
        </w:rPr>
        <w:t>Examples</w:t>
      </w:r>
      <w:r w:rsidRPr="006D08A4">
        <w:rPr>
          <w:rFonts w:ascii="Times New Roman" w:hAnsi="Times New Roman" w:cs="Times New Roman"/>
          <w:color w:val="000000"/>
        </w:rPr>
        <w:t xml:space="preserve">: </w:t>
      </w:r>
    </w:p>
    <w:p w14:paraId="6275F767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color w:val="000000"/>
        </w:rPr>
        <w:fldChar w:fldCharType="begin"/>
      </w:r>
      <w:r w:rsidRPr="006D08A4">
        <w:rPr>
          <w:rFonts w:ascii="Times New Roman" w:hAnsi="Times New Roman" w:cs="Times New Roman"/>
          <w:color w:val="000000"/>
        </w:rPr>
        <w:instrText xml:space="preserve"> ADDIN ZOTERO_BIBL {"uncited":[],"omitted":[],"custom":[]} CSL_BIBLIOGRAPHY </w:instrText>
      </w:r>
      <w:r w:rsidRPr="006D08A4">
        <w:rPr>
          <w:rFonts w:ascii="Times New Roman" w:hAnsi="Times New Roman" w:cs="Times New Roman"/>
          <w:color w:val="000000"/>
        </w:rPr>
        <w:fldChar w:fldCharType="separate"/>
      </w:r>
      <w:r w:rsidRPr="006D08A4">
        <w:rPr>
          <w:rFonts w:ascii="Times New Roman" w:hAnsi="Times New Roman" w:cs="Times New Roman"/>
          <w:color w:val="000000"/>
        </w:rPr>
        <w:t xml:space="preserve">Bray, G. A., Nielsen, S. J., &amp; Popkin, B. M. (2004). Consumption of high-fructose corn syrup in beverages may play a role in the epidemic of obesity. </w:t>
      </w:r>
      <w:r w:rsidRPr="006D08A4">
        <w:rPr>
          <w:rFonts w:ascii="Times New Roman" w:hAnsi="Times New Roman" w:cs="Times New Roman"/>
          <w:i/>
          <w:iCs/>
          <w:color w:val="000000"/>
        </w:rPr>
        <w:t>The American Journal of Clinical Nutrition</w:t>
      </w:r>
      <w:r w:rsidRPr="006D08A4">
        <w:rPr>
          <w:rFonts w:ascii="Times New Roman" w:hAnsi="Times New Roman" w:cs="Times New Roman"/>
          <w:color w:val="000000"/>
        </w:rPr>
        <w:t xml:space="preserve">, </w:t>
      </w:r>
      <w:r w:rsidRPr="006D08A4">
        <w:rPr>
          <w:rFonts w:ascii="Times New Roman" w:hAnsi="Times New Roman" w:cs="Times New Roman"/>
          <w:i/>
          <w:iCs/>
          <w:color w:val="000000"/>
        </w:rPr>
        <w:t>79</w:t>
      </w:r>
      <w:r w:rsidRPr="006D08A4">
        <w:rPr>
          <w:rFonts w:ascii="Times New Roman" w:hAnsi="Times New Roman" w:cs="Times New Roman"/>
          <w:color w:val="000000"/>
        </w:rPr>
        <w:t>(4), 537–543.</w:t>
      </w:r>
    </w:p>
    <w:p w14:paraId="62A112DE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</w:p>
    <w:p w14:paraId="585DB06E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color w:val="000000"/>
        </w:rPr>
        <w:t xml:space="preserve">CDC. (2021, March 19). </w:t>
      </w:r>
      <w:r w:rsidRPr="006D08A4">
        <w:rPr>
          <w:rFonts w:ascii="Times New Roman" w:hAnsi="Times New Roman" w:cs="Times New Roman"/>
          <w:i/>
          <w:iCs/>
          <w:color w:val="000000"/>
        </w:rPr>
        <w:t>Causes and Consequences of Childhood Obesity</w:t>
      </w:r>
      <w:r w:rsidRPr="006D08A4">
        <w:rPr>
          <w:rFonts w:ascii="Times New Roman" w:hAnsi="Times New Roman" w:cs="Times New Roman"/>
          <w:color w:val="000000"/>
        </w:rPr>
        <w:t>. Centers for Disease Control and Prevention. https://www.cdc.gov/obesity/childhood/causes.html</w:t>
      </w:r>
    </w:p>
    <w:p w14:paraId="1D464760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color w:val="000000"/>
        </w:rPr>
        <w:t xml:space="preserve">Sadeh, A. (2011). The role and validity of actigraphy in sleep medicine: An update. </w:t>
      </w:r>
      <w:r w:rsidRPr="006D08A4">
        <w:rPr>
          <w:rFonts w:ascii="Times New Roman" w:hAnsi="Times New Roman" w:cs="Times New Roman"/>
          <w:i/>
          <w:iCs/>
          <w:color w:val="000000"/>
        </w:rPr>
        <w:t>Sleep Medicine Reviews</w:t>
      </w:r>
      <w:r w:rsidRPr="006D08A4">
        <w:rPr>
          <w:rFonts w:ascii="Times New Roman" w:hAnsi="Times New Roman" w:cs="Times New Roman"/>
          <w:color w:val="000000"/>
        </w:rPr>
        <w:t xml:space="preserve">, </w:t>
      </w:r>
      <w:r w:rsidRPr="006D08A4">
        <w:rPr>
          <w:rFonts w:ascii="Times New Roman" w:hAnsi="Times New Roman" w:cs="Times New Roman"/>
          <w:i/>
          <w:iCs/>
          <w:color w:val="000000"/>
        </w:rPr>
        <w:t>15</w:t>
      </w:r>
      <w:r w:rsidRPr="006D08A4">
        <w:rPr>
          <w:rFonts w:ascii="Times New Roman" w:hAnsi="Times New Roman" w:cs="Times New Roman"/>
          <w:color w:val="000000"/>
        </w:rPr>
        <w:t>(4), 259–267. https://doi.org/10.1016/j.smrv.2010.10.001</w:t>
      </w:r>
    </w:p>
    <w:p w14:paraId="2C2CF86E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</w:p>
    <w:p w14:paraId="54436389" w14:textId="77777777" w:rsidR="00E25D40" w:rsidRPr="006D08A4" w:rsidRDefault="00E25D40" w:rsidP="00E25D40">
      <w:pPr>
        <w:pStyle w:val="Bibliography"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color w:val="000000"/>
        </w:rPr>
        <w:t xml:space="preserve">Sylvetsky, A. C., Jin, Y., Clark, E. J., Welsh, J. A., Rother, K. I., &amp; Talegawkar, S. A. (2017). Consumption of Low-Calorie Sweeteners among Children and Adults in the United States. </w:t>
      </w:r>
      <w:r w:rsidRPr="006D08A4">
        <w:rPr>
          <w:rFonts w:ascii="Times New Roman" w:hAnsi="Times New Roman" w:cs="Times New Roman"/>
          <w:i/>
          <w:iCs/>
          <w:color w:val="000000"/>
        </w:rPr>
        <w:t>Journal of the Academy of Nutrition and Dietetics</w:t>
      </w:r>
      <w:r w:rsidRPr="006D08A4">
        <w:rPr>
          <w:rFonts w:ascii="Times New Roman" w:hAnsi="Times New Roman" w:cs="Times New Roman"/>
          <w:color w:val="000000"/>
        </w:rPr>
        <w:t xml:space="preserve">, </w:t>
      </w:r>
      <w:r w:rsidRPr="006D08A4">
        <w:rPr>
          <w:rFonts w:ascii="Times New Roman" w:hAnsi="Times New Roman" w:cs="Times New Roman"/>
          <w:i/>
          <w:iCs/>
          <w:color w:val="000000"/>
        </w:rPr>
        <w:t>117</w:t>
      </w:r>
      <w:r w:rsidRPr="006D08A4">
        <w:rPr>
          <w:rFonts w:ascii="Times New Roman" w:hAnsi="Times New Roman" w:cs="Times New Roman"/>
          <w:color w:val="000000"/>
        </w:rPr>
        <w:t>(3), 441-448.e2. https://doi.org/10.1016/j.jand.2016.11.004</w:t>
      </w:r>
    </w:p>
    <w:p w14:paraId="384E54DD" w14:textId="77777777" w:rsidR="00E25D40" w:rsidRPr="006D08A4" w:rsidRDefault="00E25D40" w:rsidP="00E25D40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color w:val="000000"/>
        </w:rPr>
      </w:pPr>
      <w:r w:rsidRPr="006D08A4">
        <w:rPr>
          <w:rFonts w:ascii="Times New Roman" w:hAnsi="Times New Roman" w:cs="Times New Roman"/>
          <w:color w:val="000000"/>
        </w:rPr>
        <w:fldChar w:fldCharType="end"/>
      </w:r>
      <w:r w:rsidRPr="006D08A4">
        <w:rPr>
          <w:rFonts w:ascii="Times New Roman" w:hAnsi="Times New Roman" w:cs="Times New Roman"/>
          <w:b/>
          <w:color w:val="000000"/>
        </w:rPr>
        <w:t>Acknowledgements</w:t>
      </w:r>
      <w:r w:rsidRPr="006D08A4">
        <w:rPr>
          <w:rFonts w:ascii="Times New Roman" w:hAnsi="Times New Roman" w:cs="Times New Roman"/>
          <w:color w:val="000000"/>
        </w:rPr>
        <w:t>: Paste your acknowledgements here (including any funding that the work may have been financially supported by), if applicable.</w:t>
      </w:r>
      <w:r>
        <w:rPr>
          <w:rFonts w:ascii="Times New Roman" w:hAnsi="Times New Roman" w:cs="Times New Roman"/>
          <w:color w:val="000000"/>
        </w:rPr>
        <w:t xml:space="preserve"> </w:t>
      </w:r>
    </w:p>
    <w:p w14:paraId="301A70D0" w14:textId="77777777" w:rsidR="00E25D40" w:rsidRPr="006D08A4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</w:p>
    <w:p w14:paraId="01669CD4" w14:textId="77777777" w:rsidR="00E25D40" w:rsidRPr="006D08A4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bCs/>
          <w:color w:val="000000"/>
        </w:rPr>
      </w:pPr>
      <w:r w:rsidRPr="006D08A4">
        <w:rPr>
          <w:rFonts w:ascii="Times New Roman" w:hAnsi="Times New Roman" w:cs="Times New Roman"/>
          <w:b/>
          <w:color w:val="000000"/>
        </w:rPr>
        <w:t>Disclosure Statement</w:t>
      </w:r>
      <w:r w:rsidRPr="006D08A4">
        <w:rPr>
          <w:rFonts w:ascii="Times New Roman" w:hAnsi="Times New Roman" w:cs="Times New Roman"/>
          <w:bCs/>
          <w:color w:val="000000"/>
        </w:rPr>
        <w:t xml:space="preserve">: </w:t>
      </w:r>
      <w:r w:rsidRPr="006D08A4">
        <w:rPr>
          <w:rFonts w:ascii="Times New Roman" w:hAnsi="Times New Roman" w:cs="Times New Roman"/>
          <w:color w:val="000000"/>
        </w:rPr>
        <w:t xml:space="preserve">Paste any disclosures of competing interests/conflicts of interest here. If the authors do not have anything to disclose, please paste the following statement, “The author(s) have no relevant financial disclosures or conflicts of interest”. </w:t>
      </w:r>
    </w:p>
    <w:p w14:paraId="589B2C82" w14:textId="77777777" w:rsidR="00E25D40" w:rsidRPr="006D08A4" w:rsidRDefault="00E25D40" w:rsidP="00E25D40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color w:val="000000"/>
        </w:rPr>
      </w:pPr>
    </w:p>
    <w:p w14:paraId="5407599C" w14:textId="77777777" w:rsidR="00E25D40" w:rsidRPr="005F3242" w:rsidRDefault="00E25D40" w:rsidP="00E25D40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b/>
          <w:color w:val="000000"/>
        </w:rPr>
      </w:pPr>
      <w:r w:rsidRPr="005F3242">
        <w:rPr>
          <w:rFonts w:ascii="Times New Roman" w:hAnsi="Times New Roman" w:cs="Times New Roman"/>
          <w:b/>
          <w:color w:val="000000"/>
        </w:rPr>
        <w:t>Figures &amp; Tables</w:t>
      </w:r>
    </w:p>
    <w:p w14:paraId="39058792" w14:textId="77777777" w:rsidR="00E25D40" w:rsidRDefault="00E25D40" w:rsidP="00E25D40">
      <w:pPr>
        <w:pStyle w:val="ListParagraph"/>
        <w:keepNext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Times New Roman" w:hAnsi="Times New Roman" w:cs="Times New Roman"/>
          <w:color w:val="000000"/>
        </w:rPr>
      </w:pPr>
      <w:r w:rsidRPr="005F3242">
        <w:rPr>
          <w:rFonts w:ascii="Times New Roman" w:hAnsi="Times New Roman" w:cs="Times New Roman"/>
          <w:b/>
          <w:color w:val="000000"/>
        </w:rPr>
        <w:t xml:space="preserve">Figure 1. </w:t>
      </w:r>
      <w:r w:rsidRPr="005F3242">
        <w:rPr>
          <w:rFonts w:ascii="Times New Roman" w:hAnsi="Times New Roman" w:cs="Times New Roman"/>
          <w:color w:val="000000"/>
        </w:rPr>
        <w:t>Type figure legend here and paste figure above the legend. Legends should not be part of the design, but kept as editable text in the document. &lt;insert page break here if including additional figures&gt;</w:t>
      </w:r>
      <w:r>
        <w:rPr>
          <w:rFonts w:ascii="Times New Roman" w:hAnsi="Times New Roman" w:cs="Times New Roman"/>
          <w:color w:val="000000"/>
        </w:rPr>
        <w:br/>
      </w:r>
    </w:p>
    <w:p w14:paraId="242EB3F9" w14:textId="77777777" w:rsidR="00E25D40" w:rsidRPr="001D10AE" w:rsidRDefault="00E25D40" w:rsidP="00E25D40">
      <w:pPr>
        <w:ind w:left="3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dditional notes about Figures: </w:t>
      </w:r>
    </w:p>
    <w:p w14:paraId="2EBB1952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Figures are to be placed on separate pages of the article file with legends placed below each figure.</w:t>
      </w:r>
    </w:p>
    <w:p w14:paraId="5AC72BAA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Figures should be at least 300 DPI, submitted as JPEG, PNG, EPS, or SVG files.</w:t>
      </w:r>
    </w:p>
    <w:p w14:paraId="25E30089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You may submit video or GIFs as well. </w:t>
      </w:r>
    </w:p>
    <w:p w14:paraId="10985134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Figures ideally should be submitted with a transparent background.</w:t>
      </w:r>
    </w:p>
    <w:p w14:paraId="3E6FEBAB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Figures should be titled consecutively according to the order they appear in the text.</w:t>
      </w:r>
    </w:p>
    <w:p w14:paraId="66B0C64D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itles are to appear above the figure, in bold, Times New Roman, 12 point font.</w:t>
      </w:r>
    </w:p>
    <w:p w14:paraId="26B4673E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Legends are to appear directly after the image, single-spaced, in Times New Roman, 12 pt font.</w:t>
      </w:r>
    </w:p>
    <w:p w14:paraId="71E9853F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itles and legends should NOT be part of the image, but inserted as text in the document, above and below the figure image, respectively.</w:t>
      </w:r>
    </w:p>
    <w:p w14:paraId="26A9A5EB" w14:textId="77777777" w:rsidR="00E25D40" w:rsidRPr="005F3242" w:rsidRDefault="00E25D40" w:rsidP="00E25D40">
      <w:pPr>
        <w:numPr>
          <w:ilvl w:val="0"/>
          <w:numId w:val="4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ext within figures should be single-spaced, in Times New Roman, 10 point font.</w:t>
      </w:r>
    </w:p>
    <w:p w14:paraId="554EEEBA" w14:textId="77777777" w:rsidR="00E25D40" w:rsidRDefault="00E25D40" w:rsidP="00E25D40">
      <w:pPr>
        <w:pStyle w:val="ListParagraph"/>
        <w:keepNext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Times New Roman" w:hAnsi="Times New Roman" w:cs="Times New Roman"/>
          <w:color w:val="000000"/>
        </w:rPr>
      </w:pPr>
      <w:r w:rsidRPr="005F3242">
        <w:rPr>
          <w:rFonts w:ascii="Times New Roman" w:hAnsi="Times New Roman" w:cs="Times New Roman"/>
          <w:b/>
          <w:color w:val="000000"/>
        </w:rPr>
        <w:lastRenderedPageBreak/>
        <w:t xml:space="preserve">Table 1. </w:t>
      </w:r>
      <w:r w:rsidRPr="005F3242">
        <w:rPr>
          <w:rFonts w:ascii="Times New Roman" w:hAnsi="Times New Roman" w:cs="Times New Roman"/>
          <w:color w:val="000000"/>
        </w:rPr>
        <w:t>Type table title here and paste table below the title. If including table legend, paste below the table. DO NOT INSERT IMAGES OF TABLES. &lt;insert page break here if including additional tables&gt;</w:t>
      </w:r>
    </w:p>
    <w:p w14:paraId="502944EA" w14:textId="77777777" w:rsidR="00E25D40" w:rsidRPr="005F3242" w:rsidRDefault="00E25D40" w:rsidP="00E25D40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ind w:firstLine="360"/>
        <w:rPr>
          <w:rFonts w:ascii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</w:rPr>
        <w:t xml:space="preserve">Additional notes about </w:t>
      </w:r>
      <w:r w:rsidRPr="005F3242">
        <w:rPr>
          <w:rFonts w:ascii="Times New Roman" w:eastAsia="Times New Roman" w:hAnsi="Times New Roman" w:cs="Times New Roman"/>
        </w:rPr>
        <w:t>Tables: </w:t>
      </w:r>
    </w:p>
    <w:p w14:paraId="5A459BB3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ables are to be placed at the end of the submission, as indicated in the template.</w:t>
      </w:r>
    </w:p>
    <w:p w14:paraId="3B7301F0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ables should be created using Word (please do not submit them as images).</w:t>
      </w:r>
    </w:p>
    <w:p w14:paraId="461E1AD8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ables are to be numbered consecutively according to the order of citation in the text.</w:t>
      </w:r>
    </w:p>
    <w:p w14:paraId="0BF8B553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itles are to be set above the table in bold Times New Roman, 12 pt font.</w:t>
      </w:r>
    </w:p>
    <w:p w14:paraId="5F50F75C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Table text and data are to be set in Times New Roman, 10 pt font, single space.</w:t>
      </w:r>
    </w:p>
    <w:p w14:paraId="402E65D4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</w:rPr>
        <w:t>Legends are to be included below in non-bold Times New Roman, 8 pt font, and single-spaced.</w:t>
      </w:r>
    </w:p>
    <w:p w14:paraId="4F0554F3" w14:textId="77777777" w:rsidR="00E25D40" w:rsidRPr="005F3242" w:rsidRDefault="00E25D40" w:rsidP="00E25D40">
      <w:pPr>
        <w:numPr>
          <w:ilvl w:val="0"/>
          <w:numId w:val="5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5F3242">
        <w:rPr>
          <w:rFonts w:ascii="Times New Roman" w:eastAsia="Times New Roman" w:hAnsi="Times New Roman" w:cs="Times New Roman"/>
          <w:b/>
          <w:bCs/>
        </w:rPr>
        <w:t xml:space="preserve">DO NOT </w:t>
      </w:r>
      <w:r w:rsidRPr="005F3242">
        <w:rPr>
          <w:rFonts w:ascii="Times New Roman" w:eastAsia="Times New Roman" w:hAnsi="Times New Roman" w:cs="Times New Roman"/>
        </w:rPr>
        <w:t>submit tables as images. </w:t>
      </w:r>
    </w:p>
    <w:p w14:paraId="1A98CD70" w14:textId="77777777" w:rsidR="00E25D40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b/>
          <w:bCs/>
          <w:color w:val="000000"/>
        </w:rPr>
      </w:pPr>
      <w:r w:rsidRPr="001D10AE">
        <w:rPr>
          <w:rFonts w:ascii="Times New Roman" w:hAnsi="Times New Roman" w:cs="Times New Roman"/>
          <w:b/>
          <w:bCs/>
          <w:color w:val="000000"/>
        </w:rPr>
        <w:t>Other Images/Media and Photographs</w:t>
      </w:r>
    </w:p>
    <w:p w14:paraId="730E0F63" w14:textId="77777777" w:rsidR="00E25D40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  <w:r w:rsidRPr="001D10AE">
        <w:rPr>
          <w:rFonts w:ascii="Times New Roman" w:hAnsi="Times New Roman" w:cs="Times New Roman"/>
          <w:color w:val="000000"/>
        </w:rPr>
        <w:t xml:space="preserve">Non-figure images and photographs appear here—with the exception of video. (Please indicate video title and upload as a separate file.) </w:t>
      </w:r>
    </w:p>
    <w:p w14:paraId="7D7130AA" w14:textId="77777777" w:rsidR="00E25D40" w:rsidRPr="001D10AE" w:rsidRDefault="00E25D40" w:rsidP="00E25D40">
      <w:p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Images and other media that are not part of figures may be submitted as follows: </w:t>
      </w:r>
    </w:p>
    <w:p w14:paraId="7A64D294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Images should inserted on separate pages of the manuscript.</w:t>
      </w:r>
    </w:p>
    <w:p w14:paraId="08EF7C78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Image files should be at least 300 DPI, submitted as JPEG, PNG, EPS, or SVG files. </w:t>
      </w:r>
    </w:p>
    <w:p w14:paraId="6686AF14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You may submit high resolution video or GIFs as well. Do embed these in the document; but submit them separately.</w:t>
      </w:r>
    </w:p>
    <w:p w14:paraId="57F787E7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Images ideally should be submitted with a transparent background.</w:t>
      </w:r>
    </w:p>
    <w:p w14:paraId="4E258980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Images should be titled consecutively according to the order they appear in the text.</w:t>
      </w:r>
    </w:p>
    <w:p w14:paraId="1118D283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Titles are to appear above the figure, in bold, Times New Roman, 12 point font.</w:t>
      </w:r>
    </w:p>
    <w:p w14:paraId="0050AB5C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Legends are to appear directly after the image, single-spaced, in Times New Roman, 12 pt font.</w:t>
      </w:r>
    </w:p>
    <w:p w14:paraId="31CA8BA4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Titles and legends should NOT be part of the image, but inserted as text in the document, above and below the figure image, respectively.</w:t>
      </w:r>
    </w:p>
    <w:p w14:paraId="425BD44B" w14:textId="77777777" w:rsidR="00E25D40" w:rsidRPr="001D10AE" w:rsidRDefault="00E25D40" w:rsidP="00E25D40">
      <w:pPr>
        <w:numPr>
          <w:ilvl w:val="0"/>
          <w:numId w:val="6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>Text within figures should be single-spaced, in Times New Roman, 10 point font.</w:t>
      </w:r>
    </w:p>
    <w:p w14:paraId="57EC0E92" w14:textId="77777777" w:rsidR="00E25D40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For photographs:</w:t>
      </w:r>
    </w:p>
    <w:p w14:paraId="15F7E244" w14:textId="77777777" w:rsidR="00E25D40" w:rsidRPr="001D10AE" w:rsidRDefault="00E25D40" w:rsidP="00E25D40">
      <w:pPr>
        <w:numPr>
          <w:ilvl w:val="0"/>
          <w:numId w:val="7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  <w:i/>
          <w:iCs/>
        </w:rPr>
        <w:t>HPHR</w:t>
      </w:r>
      <w:r w:rsidRPr="001D10AE">
        <w:rPr>
          <w:rFonts w:ascii="Times New Roman" w:eastAsia="Times New Roman" w:hAnsi="Times New Roman" w:cs="Times New Roman"/>
        </w:rPr>
        <w:t xml:space="preserve"> requires written permission or a signed waiver forms for all images depicting individuals, except in the case of crowd scenes or when persons are not identifiable.</w:t>
      </w:r>
    </w:p>
    <w:p w14:paraId="61AFFB68" w14:textId="77777777" w:rsidR="00E25D40" w:rsidRPr="00A83AFE" w:rsidRDefault="00E25D40" w:rsidP="00E25D40">
      <w:pPr>
        <w:numPr>
          <w:ilvl w:val="0"/>
          <w:numId w:val="7"/>
        </w:num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 w:rsidRPr="001D10AE">
        <w:rPr>
          <w:rFonts w:ascii="Times New Roman" w:eastAsia="Times New Roman" w:hAnsi="Times New Roman" w:cs="Times New Roman"/>
        </w:rPr>
        <w:t xml:space="preserve">If selected for publication, </w:t>
      </w:r>
      <w:r w:rsidRPr="001D10AE">
        <w:rPr>
          <w:rFonts w:ascii="Times New Roman" w:eastAsia="Times New Roman" w:hAnsi="Times New Roman" w:cs="Times New Roman"/>
          <w:i/>
          <w:iCs/>
        </w:rPr>
        <w:t>HPHR</w:t>
      </w:r>
      <w:r w:rsidRPr="001D10AE">
        <w:rPr>
          <w:rFonts w:ascii="Times New Roman" w:eastAsia="Times New Roman" w:hAnsi="Times New Roman" w:cs="Times New Roman"/>
        </w:rPr>
        <w:t xml:space="preserve"> will require copies of all permissions paperwork; photographs must be submitted as PNG or TIFF files of 300 DPI or higher.</w:t>
      </w:r>
    </w:p>
    <w:p w14:paraId="374CA12B" w14:textId="77777777" w:rsidR="00E25D40" w:rsidRPr="005F3242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  <w:u w:val="single"/>
        </w:rPr>
      </w:pPr>
      <w:r w:rsidRPr="005F3242">
        <w:rPr>
          <w:rFonts w:ascii="Times New Roman" w:hAnsi="Times New Roman" w:cs="Times New Roman"/>
          <w:b/>
          <w:color w:val="000000"/>
        </w:rPr>
        <w:t>About the Author(s)</w:t>
      </w:r>
      <w:r w:rsidRPr="005F3242">
        <w:rPr>
          <w:rFonts w:ascii="Times New Roman" w:hAnsi="Times New Roman" w:cs="Times New Roman"/>
          <w:bCs/>
          <w:color w:val="000000"/>
        </w:rPr>
        <w:t xml:space="preserve">: Please include a third-person biography for each author, as follows: </w:t>
      </w:r>
      <w:r w:rsidRPr="005F3242">
        <w:rPr>
          <w:rFonts w:ascii="Times New Roman" w:hAnsi="Times New Roman" w:cs="Times New Roman"/>
          <w:bCs/>
          <w:color w:val="000000"/>
        </w:rPr>
        <w:br/>
      </w:r>
      <w:r w:rsidRPr="005F3242">
        <w:rPr>
          <w:rFonts w:ascii="Times New Roman" w:hAnsi="Times New Roman" w:cs="Times New Roman"/>
          <w:bCs/>
          <w:color w:val="000000"/>
        </w:rPr>
        <w:br/>
      </w:r>
      <w:r w:rsidRPr="00A83AFE">
        <w:rPr>
          <w:rFonts w:ascii="Times New Roman" w:hAnsi="Times New Roman" w:cs="Times New Roman"/>
          <w:b/>
          <w:i/>
          <w:iCs/>
          <w:color w:val="000000"/>
        </w:rPr>
        <w:t>Example</w:t>
      </w:r>
      <w:r>
        <w:rPr>
          <w:rFonts w:ascii="Times New Roman" w:hAnsi="Times New Roman" w:cs="Times New Roman"/>
          <w:bCs/>
          <w:color w:val="000000"/>
        </w:rPr>
        <w:t xml:space="preserve">: </w:t>
      </w:r>
      <w:r>
        <w:rPr>
          <w:rFonts w:ascii="Times New Roman" w:hAnsi="Times New Roman" w:cs="Times New Roman"/>
          <w:bCs/>
          <w:color w:val="000000"/>
        </w:rPr>
        <w:br/>
      </w:r>
      <w:r w:rsidRPr="005F3242">
        <w:rPr>
          <w:rFonts w:ascii="Times New Roman" w:hAnsi="Times New Roman" w:cs="Times New Roman"/>
          <w:b/>
          <w:color w:val="000000"/>
        </w:rPr>
        <w:lastRenderedPageBreak/>
        <w:t>Dr. Bob Smith, MD</w:t>
      </w:r>
      <w:r w:rsidRPr="005F3242">
        <w:rPr>
          <w:rFonts w:ascii="Times New Roman" w:hAnsi="Times New Roman" w:cs="Times New Roman"/>
          <w:bCs/>
          <w:color w:val="000000"/>
        </w:rPr>
        <w:br/>
        <w:t xml:space="preserve">Dr. Bob Smith is a professor in the Psychology Department at Harvard University. His research areas include xxxxx and xxxx. He received his formal training at Yale University. </w:t>
      </w:r>
    </w:p>
    <w:p w14:paraId="11CFC70A" w14:textId="77777777" w:rsidR="00E25D40" w:rsidRPr="003B3743" w:rsidRDefault="00E25D40" w:rsidP="00E25D40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Times New Roman" w:hAnsi="Times New Roman" w:cs="Times New Roman"/>
          <w:color w:val="000000"/>
        </w:rPr>
      </w:pPr>
    </w:p>
    <w:p w14:paraId="6B138AFE" w14:textId="77777777" w:rsidR="00E25D40" w:rsidRPr="003B3743" w:rsidRDefault="00E25D40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  <w:color w:val="000000"/>
          <w:u w:val="single"/>
        </w:rPr>
      </w:pPr>
    </w:p>
    <w:p w14:paraId="67C83399" w14:textId="77777777" w:rsidR="00E25D40" w:rsidRPr="003B3743" w:rsidRDefault="00E25D40" w:rsidP="00E25D40">
      <w:pPr>
        <w:rPr>
          <w:rFonts w:ascii="Times New Roman" w:hAnsi="Times New Roman" w:cs="Times New Roman"/>
        </w:rPr>
      </w:pPr>
    </w:p>
    <w:p w14:paraId="5256259E" w14:textId="0BAEB4B7" w:rsidR="00B11ECD" w:rsidRPr="00E25D40" w:rsidRDefault="00B11ECD" w:rsidP="00E25D4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Times New Roman" w:hAnsi="Times New Roman" w:cs="Times New Roman"/>
        </w:rPr>
      </w:pPr>
    </w:p>
    <w:sectPr w:rsidR="00B11ECD" w:rsidRPr="00E25D40" w:rsidSect="00A714E3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39E662" w14:textId="77777777" w:rsidR="00047383" w:rsidRDefault="00047383" w:rsidP="00E25D40">
      <w:r>
        <w:separator/>
      </w:r>
    </w:p>
  </w:endnote>
  <w:endnote w:type="continuationSeparator" w:id="0">
    <w:p w14:paraId="4B9B119C" w14:textId="77777777" w:rsidR="00047383" w:rsidRDefault="00047383" w:rsidP="00E25D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3030F9" w14:textId="77777777" w:rsidR="00047383" w:rsidRDefault="00047383" w:rsidP="00E25D40">
      <w:r>
        <w:separator/>
      </w:r>
    </w:p>
  </w:footnote>
  <w:footnote w:type="continuationSeparator" w:id="0">
    <w:p w14:paraId="4C3AA2A0" w14:textId="77777777" w:rsidR="00047383" w:rsidRDefault="00047383" w:rsidP="00E25D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18288A" w14:textId="3BB9FBF6" w:rsidR="00E25D40" w:rsidRDefault="00E25D40" w:rsidP="00E25D40">
    <w:pPr>
      <w:pStyle w:val="Header"/>
      <w:jc w:val="center"/>
    </w:pPr>
    <w:r w:rsidRPr="00E25D40">
      <w:rPr>
        <w:rFonts w:ascii="Times New Roman" w:hAnsi="Times New Roman" w:cs="Times New Roman"/>
        <w:noProof/>
      </w:rPr>
      <w:drawing>
        <wp:inline distT="0" distB="0" distL="0" distR="0" wp14:anchorId="36232C88" wp14:editId="7E7038D1">
          <wp:extent cx="1864658" cy="659603"/>
          <wp:effectExtent l="0" t="0" r="2540" b="1270"/>
          <wp:docPr id="2" name="Picture 2" descr="Logo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icture 2" descr="Logo&#10;&#10;Description automatically generated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48943" cy="724792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6903D6EB" w14:textId="77777777" w:rsidR="00E25D40" w:rsidRDefault="00E25D40" w:rsidP="00E25D40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105C7"/>
    <w:multiLevelType w:val="hybridMultilevel"/>
    <w:tmpl w:val="8822F3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E7671A9"/>
    <w:multiLevelType w:val="multilevel"/>
    <w:tmpl w:val="3CB419C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F014382"/>
    <w:multiLevelType w:val="hybridMultilevel"/>
    <w:tmpl w:val="89F4BA52"/>
    <w:lvl w:ilvl="0" w:tplc="1346C614">
      <w:start w:val="202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B70222"/>
    <w:multiLevelType w:val="hybridMultilevel"/>
    <w:tmpl w:val="83D64E8E"/>
    <w:lvl w:ilvl="0" w:tplc="11E6EA7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9B6D4A"/>
    <w:multiLevelType w:val="multilevel"/>
    <w:tmpl w:val="DCF8A6B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AC249DF"/>
    <w:multiLevelType w:val="multilevel"/>
    <w:tmpl w:val="7E40C7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F223663"/>
    <w:multiLevelType w:val="multilevel"/>
    <w:tmpl w:val="5FE427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5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56DE"/>
    <w:rsid w:val="000124AB"/>
    <w:rsid w:val="00047383"/>
    <w:rsid w:val="001456DE"/>
    <w:rsid w:val="00170FD8"/>
    <w:rsid w:val="001B3441"/>
    <w:rsid w:val="001C543E"/>
    <w:rsid w:val="002E7333"/>
    <w:rsid w:val="0033340D"/>
    <w:rsid w:val="003D4523"/>
    <w:rsid w:val="003F228E"/>
    <w:rsid w:val="00407426"/>
    <w:rsid w:val="005A6E8D"/>
    <w:rsid w:val="00621C79"/>
    <w:rsid w:val="00787538"/>
    <w:rsid w:val="007D11BD"/>
    <w:rsid w:val="007E7DF6"/>
    <w:rsid w:val="008260B2"/>
    <w:rsid w:val="00920B58"/>
    <w:rsid w:val="009720A2"/>
    <w:rsid w:val="00A714E3"/>
    <w:rsid w:val="00B11ECD"/>
    <w:rsid w:val="00B371AD"/>
    <w:rsid w:val="00BF5044"/>
    <w:rsid w:val="00C5505F"/>
    <w:rsid w:val="00D253D3"/>
    <w:rsid w:val="00D62CCC"/>
    <w:rsid w:val="00E25D40"/>
    <w:rsid w:val="00FE4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C7E97A9"/>
  <w15:chartTrackingRefBased/>
  <w15:docId w15:val="{6F96EFAC-3B1C-B54A-91FB-97DA93F73B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56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456D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8260B2"/>
  </w:style>
  <w:style w:type="character" w:styleId="Hyperlink">
    <w:name w:val="Hyperlink"/>
    <w:basedOn w:val="DefaultParagraphFont"/>
    <w:uiPriority w:val="99"/>
    <w:unhideWhenUsed/>
    <w:rsid w:val="00D2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25D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25D40"/>
  </w:style>
  <w:style w:type="paragraph" w:styleId="Footer">
    <w:name w:val="footer"/>
    <w:basedOn w:val="Normal"/>
    <w:link w:val="FooterChar"/>
    <w:uiPriority w:val="99"/>
    <w:unhideWhenUsed/>
    <w:rsid w:val="00E25D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25D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538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pa.org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hphr.org/hphr-submission-preparatio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5</Pages>
  <Words>1212</Words>
  <Characters>691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5</cp:revision>
  <dcterms:created xsi:type="dcterms:W3CDTF">2021-07-08T23:20:00Z</dcterms:created>
  <dcterms:modified xsi:type="dcterms:W3CDTF">2021-07-11T20:07:00Z</dcterms:modified>
</cp:coreProperties>
</file>